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15CB8" w:rsidRDefault="00D15CB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15CB8" w:rsidRDefault="00D15CB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r w:rsidR="005048CB">
              <w:rPr>
                <w:rFonts w:eastAsia="Calibri"/>
                <w:color w:val="auto"/>
                <w:sz w:val="18"/>
                <w:szCs w:val="18"/>
                <w:lang w:val="fr-FR"/>
              </w:rPr>
              <w:t>TiSEM Tilburg University</w:t>
            </w:r>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r w:rsidR="00480F67">
              <w:rPr>
                <w:rFonts w:eastAsia="Calibri"/>
                <w:color w:val="auto"/>
                <w:sz w:val="18"/>
                <w:szCs w:val="18"/>
                <w:lang w:val="fr-FR"/>
              </w:rPr>
              <w:t xml:space="preserve">Hillol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r w:rsidR="005157DD" w:rsidRPr="005157DD">
              <w:rPr>
                <w:rFonts w:eastAsia="Calibri"/>
                <w:color w:val="auto"/>
                <w:sz w:val="18"/>
                <w:szCs w:val="18"/>
                <w:lang w:val="fr-FR"/>
              </w:rPr>
              <w:t>Xitong</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Srivastva</w:t>
            </w:r>
            <w:r w:rsidRPr="005157DD">
              <w:rPr>
                <w:rFonts w:eastAsia="Calibri"/>
                <w:color w:val="auto"/>
                <w:sz w:val="18"/>
                <w:szCs w:val="18"/>
                <w:lang w:val="fr-FR"/>
              </w:rPr>
              <w:t xml:space="preserve">, </w:t>
            </w:r>
            <w:r w:rsidR="005157DD" w:rsidRPr="005157DD">
              <w:rPr>
                <w:rFonts w:eastAsia="Calibri"/>
                <w:color w:val="auto"/>
                <w:sz w:val="18"/>
                <w:szCs w:val="18"/>
                <w:lang w:val="fr-FR"/>
              </w:rPr>
              <w:t>Shirish</w:t>
            </w:r>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4D9A254B" w:rsidR="004A04C9" w:rsidRDefault="0065548D" w:rsidP="0078285B">
      <w:pPr>
        <w:pStyle w:val="TableContents"/>
      </w:pPr>
      <w:r>
        <w:t xml:space="preserve">I am amazed by how fortunate I have been to </w:t>
      </w:r>
      <w:r w:rsidR="003E5A1A">
        <w:t>be</w:t>
      </w:r>
      <w:r>
        <w:t xml:space="preserve"> in the company of such good people</w:t>
      </w:r>
      <w:r w:rsidR="003E5A1A">
        <w:t xml:space="preserve"> during my PhD</w:t>
      </w:r>
      <w:r>
        <w:t xml:space="preserve">. Although they deserve </w:t>
      </w:r>
      <w:r w:rsidR="003C672A">
        <w:t xml:space="preserve">so much more, I would </w:t>
      </w:r>
      <w:r w:rsidR="003E5A1A">
        <w:t xml:space="preserve">like </w:t>
      </w:r>
      <w:r w:rsidR="003C672A">
        <w:t xml:space="preserve">offer my gratitude to a few </w:t>
      </w:r>
      <w:r w:rsidR="003E5A1A">
        <w:t xml:space="preserve">among the many </w:t>
      </w:r>
      <w:r w:rsidR="003C672A">
        <w:t xml:space="preserve">people </w:t>
      </w:r>
      <w:r w:rsidR="003E5A1A">
        <w:t>who have helped me along the way</w:t>
      </w:r>
      <w:r>
        <w:t xml:space="preserve">. </w:t>
      </w:r>
    </w:p>
    <w:p w14:paraId="51825B1F" w14:textId="6D5CDAED" w:rsidR="004A04C9" w:rsidRDefault="00B65807" w:rsidP="0078285B">
      <w:pPr>
        <w:pStyle w:val="TableContents"/>
      </w:pPr>
      <w:r>
        <w:t>First</w:t>
      </w:r>
      <w:r w:rsidR="00C44AE5">
        <w:t xml:space="preserve"> and foremost</w:t>
      </w:r>
      <w:r>
        <w:t xml:space="preserve">, I </w:t>
      </w:r>
      <w:r w:rsidR="003D0A63">
        <w:t xml:space="preserve">sincerely </w:t>
      </w:r>
      <w:r>
        <w:t>thank</w:t>
      </w:r>
      <w:r w:rsidR="003D0A63">
        <w:t xml:space="preserve"> my supervisor</w:t>
      </w:r>
      <w:r>
        <w:t xml:space="preserve"> </w:t>
      </w:r>
      <w:r w:rsidR="003D0A63">
        <w:t>Shirish</w:t>
      </w:r>
      <w:r>
        <w:t xml:space="preserve">, </w:t>
      </w:r>
      <w:r w:rsidR="003D0A63">
        <w:t>for seeing the potential in me and for giving me the opportunity to pursue PhD under him</w:t>
      </w:r>
      <w:r w:rsidR="003D17F5">
        <w:t xml:space="preserve"> at HEC Paris</w:t>
      </w:r>
      <w:r w:rsidR="003D0A63">
        <w:t xml:space="preserve">. </w:t>
      </w:r>
      <w:r w:rsidR="004D242F">
        <w:t>Now that I think of it, I had very little understanding of research before I met him. His patien</w:t>
      </w:r>
      <w:r w:rsidR="004D242F">
        <w:t>ce and teaching has helped me grow as a researcher.</w:t>
      </w:r>
      <w:r w:rsidR="004D242F">
        <w:t xml:space="preserve"> </w:t>
      </w:r>
      <w:r w:rsidR="003D0A63">
        <w:t xml:space="preserve">I </w:t>
      </w:r>
      <w:r w:rsidR="005D578D">
        <w:t>cannot</w:t>
      </w:r>
      <w:r w:rsidR="003D0A63">
        <w:t xml:space="preserve"> </w:t>
      </w:r>
      <w:r w:rsidR="005D578D">
        <w:t>underscore</w:t>
      </w:r>
      <w:r w:rsidR="003D17F5">
        <w:t xml:space="preserve"> enough</w:t>
      </w:r>
      <w:r w:rsidR="003D0A63">
        <w:t xml:space="preserve"> how important he has been </w:t>
      </w:r>
      <w:r w:rsidR="005D578D">
        <w:t>during this long and arduous journey</w:t>
      </w:r>
      <w:r w:rsidR="003D0A63">
        <w:t>. When I was facing any roadblocks</w:t>
      </w:r>
      <w:r w:rsidR="005D578D">
        <w:t>,</w:t>
      </w:r>
      <w:r w:rsidR="003D0A63">
        <w:t xml:space="preserve"> personal or professional, I </w:t>
      </w:r>
      <w:r w:rsidR="005D578D">
        <w:t xml:space="preserve">always </w:t>
      </w:r>
      <w:r w:rsidR="003D0A63">
        <w:t xml:space="preserve">had the comfort of knowing that I had his support and guidance. </w:t>
      </w:r>
      <w:r w:rsidR="003D17F5">
        <w:t>His enthusiasm for research,</w:t>
      </w:r>
      <w:r w:rsidR="00350BDE">
        <w:t xml:space="preserve"> dedication to his students, and</w:t>
      </w:r>
      <w:r w:rsidR="003D17F5">
        <w:t xml:space="preserve"> </w:t>
      </w:r>
      <w:r w:rsidR="00350BDE">
        <w:t>sacrifice</w:t>
      </w:r>
      <w:r w:rsidR="003D17F5">
        <w:t xml:space="preserve"> to the academic </w:t>
      </w:r>
      <w:r w:rsidR="00350BDE">
        <w:t xml:space="preserve">community never ceases to amaze me. </w:t>
      </w:r>
      <w:r w:rsidR="007E6CE0">
        <w:t xml:space="preserve">He has </w:t>
      </w:r>
      <w:r w:rsidR="001126A1">
        <w:t xml:space="preserve">and will always </w:t>
      </w:r>
      <w:r w:rsidR="007E6CE0">
        <w:t>be a</w:t>
      </w:r>
      <w:r w:rsidR="00350BDE">
        <w:t xml:space="preserve"> wonderful mentor</w:t>
      </w:r>
      <w:r w:rsidR="004D242F">
        <w:t xml:space="preserve"> and</w:t>
      </w:r>
      <w:r w:rsidR="00350BDE">
        <w:t xml:space="preserve"> </w:t>
      </w:r>
      <w:r w:rsidR="005D578D">
        <w:t>an immense source of inspiration</w:t>
      </w:r>
      <w:r w:rsidR="001126A1">
        <w:t xml:space="preserve"> for me</w:t>
      </w:r>
      <w:r w:rsidR="005D578D">
        <w:t xml:space="preserve">. </w:t>
      </w:r>
    </w:p>
    <w:p w14:paraId="1DC39018" w14:textId="2DFD5409" w:rsidR="00D15CB8" w:rsidRDefault="00D15CB8" w:rsidP="0078285B">
      <w:pPr>
        <w:pStyle w:val="TableContents"/>
      </w:pPr>
      <w:r w:rsidRPr="00D15CB8">
        <w:t xml:space="preserve">I would also like to thank my thesis committee members </w:t>
      </w:r>
      <w:r>
        <w:t>Xitong, Carol, and Hillol</w:t>
      </w:r>
      <w:r w:rsidRPr="00D15CB8">
        <w:t xml:space="preserve"> for </w:t>
      </w:r>
      <w:r>
        <w:t>committing their time to read and evaluate my dissertation</w:t>
      </w:r>
      <w:r w:rsidRPr="00D15CB8">
        <w:t>.</w:t>
      </w:r>
      <w:r>
        <w:t xml:space="preserve"> I </w:t>
      </w:r>
      <w:r w:rsidR="004036E7">
        <w:t xml:space="preserve">admire them and their work deeply. I am extremely </w:t>
      </w:r>
      <w:r>
        <w:t xml:space="preserve">privileged to have </w:t>
      </w:r>
      <w:r w:rsidR="00A545FF">
        <w:t>their</w:t>
      </w:r>
      <w:r>
        <w:t xml:space="preserve"> inputs and </w:t>
      </w:r>
      <w:r w:rsidR="00A545FF">
        <w:t xml:space="preserve">participation. </w:t>
      </w:r>
      <w:r w:rsidR="007E6CE0" w:rsidRPr="00D15CB8">
        <w:t xml:space="preserve">I am very grateful to </w:t>
      </w:r>
      <w:r w:rsidR="007E6CE0">
        <w:t xml:space="preserve">Marie-Hélène </w:t>
      </w:r>
      <w:r w:rsidR="004036E7">
        <w:t>who gave me several opportunities to teach and from whom I learned and improved my teaching</w:t>
      </w:r>
      <w:r w:rsidR="004D242F">
        <w:t xml:space="preserve"> skills</w:t>
      </w:r>
      <w:r w:rsidR="004036E7">
        <w:t xml:space="preserve">. </w:t>
      </w:r>
      <w:r w:rsidR="007E6CE0" w:rsidRPr="00D15CB8">
        <w:t xml:space="preserve"> </w:t>
      </w:r>
      <w:r w:rsidR="004036E7">
        <w:t>To</w:t>
      </w:r>
      <w:r w:rsidR="007E6CE0" w:rsidRPr="00D15CB8">
        <w:t xml:space="preserve"> </w:t>
      </w:r>
      <w:r w:rsidR="007E6CE0">
        <w:t xml:space="preserve">Sri </w:t>
      </w:r>
      <w:r w:rsidR="007E6CE0" w:rsidRPr="00D15CB8">
        <w:t xml:space="preserve">for </w:t>
      </w:r>
      <w:r w:rsidR="004036E7">
        <w:t>his</w:t>
      </w:r>
      <w:r w:rsidR="007E6CE0" w:rsidRPr="00D15CB8">
        <w:t xml:space="preserve"> guidance</w:t>
      </w:r>
      <w:r w:rsidR="004036E7">
        <w:t xml:space="preserve"> on several matter and for always keeping </w:t>
      </w:r>
      <w:r w:rsidR="004D242F">
        <w:t xml:space="preserve">his </w:t>
      </w:r>
      <w:r w:rsidR="004036E7">
        <w:t>door open for me</w:t>
      </w:r>
      <w:r w:rsidR="007E6CE0" w:rsidRPr="00D15CB8">
        <w:t xml:space="preserve">. </w:t>
      </w:r>
      <w:r w:rsidR="001126A1">
        <w:t xml:space="preserve">To </w:t>
      </w:r>
      <w:r w:rsidR="0065548D">
        <w:t>Giada, Fred</w:t>
      </w:r>
      <w:r w:rsidR="00A43D26">
        <w:t>,</w:t>
      </w:r>
      <w:r w:rsidR="0065548D">
        <w:t xml:space="preserve"> and Sylvie who were </w:t>
      </w:r>
      <w:r w:rsidR="009A0401">
        <w:t>always welcoming</w:t>
      </w:r>
      <w:r w:rsidR="0065548D">
        <w:t xml:space="preserve"> and kind. So much so, that I </w:t>
      </w:r>
      <w:r w:rsidR="00A43D26">
        <w:t xml:space="preserve">always </w:t>
      </w:r>
      <w:r w:rsidR="0065548D">
        <w:t xml:space="preserve">felt at home with them and </w:t>
      </w:r>
      <w:r w:rsidR="001126A1">
        <w:t xml:space="preserve">eagerly </w:t>
      </w:r>
      <w:r w:rsidR="0065548D">
        <w:t xml:space="preserve">looked forward to the times I would </w:t>
      </w:r>
      <w:r w:rsidR="00A43D26">
        <w:t>find</w:t>
      </w:r>
      <w:r w:rsidR="0065548D">
        <w:t xml:space="preserve"> their company and learn from them. </w:t>
      </w:r>
    </w:p>
    <w:p w14:paraId="0BE7730C" w14:textId="58A49865" w:rsidR="00D15CB8" w:rsidRDefault="009A0401" w:rsidP="0078285B">
      <w:pPr>
        <w:pStyle w:val="TableContents"/>
      </w:pPr>
      <w:r>
        <w:t xml:space="preserve">Pursuing the PhD came with many challenges. I was privileged to have the help of many from the PhD office. </w:t>
      </w:r>
      <w:r w:rsidR="00766F53">
        <w:t>I s</w:t>
      </w:r>
      <w:r w:rsidR="001126A1">
        <w:t>pecially</w:t>
      </w:r>
      <w:r w:rsidR="00766F53">
        <w:t xml:space="preserve"> would like to thank</w:t>
      </w:r>
      <w:r w:rsidR="001126A1">
        <w:t xml:space="preserve"> </w:t>
      </w:r>
      <w:r w:rsidR="004D242F">
        <w:t>Mélanie</w:t>
      </w:r>
      <w:r w:rsidR="001126A1">
        <w:t xml:space="preserve">, </w:t>
      </w:r>
      <w:r w:rsidR="004D242F">
        <w:t>Françoise</w:t>
      </w:r>
      <w:r w:rsidR="001126A1">
        <w:t xml:space="preserve">, and Anne for all their hardwork and experience </w:t>
      </w:r>
      <w:r w:rsidR="004D242F">
        <w:t>which helped me overcome</w:t>
      </w:r>
      <w:r w:rsidR="001126A1">
        <w:t xml:space="preserve"> a wide variety of problems. And to Kristine and Britta who are such wonderful and empathetic leaders of the program.</w:t>
      </w:r>
    </w:p>
    <w:p w14:paraId="403ABC24" w14:textId="3DEBBBA3" w:rsidR="001126A1" w:rsidRDefault="00766F53" w:rsidP="00766F53">
      <w:pPr>
        <w:pStyle w:val="TableContents"/>
      </w:pPr>
      <w:r>
        <w:lastRenderedPageBreak/>
        <w:t xml:space="preserve">Leaving my home for the first time </w:t>
      </w:r>
      <w:r w:rsidR="004D242F">
        <w:t xml:space="preserve">and </w:t>
      </w:r>
      <w:r>
        <w:t>to come to</w:t>
      </w:r>
      <w:r w:rsidR="001126A1">
        <w:t xml:space="preserve"> France</w:t>
      </w:r>
      <w:r>
        <w:t xml:space="preserve"> would have been challenging if not for all the wonderful friends I made during my PhD. I am really glad to have </w:t>
      </w:r>
      <w:r w:rsidR="0041279D">
        <w:t xml:space="preserve">met so many friends with whom I could share the ups and downs of my PhD life. I will cherish the many close moments we shared together –the difficulties, the moments of excitement, and </w:t>
      </w:r>
      <w:r w:rsidR="0041279D">
        <w:t>the celebrations</w:t>
      </w:r>
      <w:r w:rsidR="0041279D">
        <w:t>. To</w:t>
      </w:r>
      <w:r w:rsidR="00D46B53">
        <w:t xml:space="preserve"> my wonderful batchmates -</w:t>
      </w:r>
      <w:r w:rsidR="0041279D">
        <w:t xml:space="preserve"> Saverio, Kerem, Ana, Emanual</w:t>
      </w:r>
      <w:r w:rsidR="00D46B53">
        <w:t>, Romain, and Pekka</w:t>
      </w:r>
      <w:r w:rsidR="0041279D">
        <w:t xml:space="preserve"> with whom so many </w:t>
      </w:r>
      <w:r w:rsidR="00D46B53">
        <w:t>joyous</w:t>
      </w:r>
      <w:r w:rsidR="0041279D">
        <w:t xml:space="preserve"> movements were shared.</w:t>
      </w:r>
      <w:r w:rsidR="00D46B53">
        <w:t xml:space="preserve"> </w:t>
      </w:r>
      <w:r w:rsidR="004D242F">
        <w:t>And</w:t>
      </w:r>
      <w:r w:rsidR="0041279D">
        <w:t xml:space="preserve"> specially to Saverio</w:t>
      </w:r>
      <w:r w:rsidR="00D46B53">
        <w:t xml:space="preserve"> -</w:t>
      </w:r>
      <w:r w:rsidR="0041279D">
        <w:t xml:space="preserve"> what can I say? I am just glad that </w:t>
      </w:r>
      <w:r w:rsidR="00D46B53">
        <w:t>he was</w:t>
      </w:r>
      <w:r w:rsidR="0041279D">
        <w:t xml:space="preserve"> around when I needed.</w:t>
      </w:r>
      <w:r w:rsidR="00D46B53">
        <w:t xml:space="preserve"> You all are such wonderful, wonderful people.</w:t>
      </w:r>
    </w:p>
    <w:p w14:paraId="634E2151" w14:textId="3642C8C4" w:rsidR="00D46B53" w:rsidRDefault="00D46B53" w:rsidP="00766F53">
      <w:pPr>
        <w:pStyle w:val="TableContents"/>
      </w:pPr>
      <w:r>
        <w:t>Finally</w:t>
      </w:r>
      <w:r w:rsidR="003C672A">
        <w:t>,</w:t>
      </w:r>
      <w:r>
        <w:t xml:space="preserve"> </w:t>
      </w:r>
      <w:r w:rsidR="003C672A">
        <w:t>I thank</w:t>
      </w:r>
      <w:r>
        <w:t xml:space="preserve"> the most important people in my life, my loving parents, who gave up so much for me and are continuing to do so. </w:t>
      </w:r>
      <w:r w:rsidR="003C672A">
        <w:t>I have the two best role models to follow. My goal is to emulate them in every way possible and become as good as them.</w:t>
      </w:r>
    </w:p>
    <w:p w14:paraId="4BF732F9" w14:textId="1CB1EDCD" w:rsidR="00D15CB8" w:rsidRDefault="00D46B53" w:rsidP="0078285B">
      <w:pPr>
        <w:pStyle w:val="TableContents"/>
      </w:pPr>
      <w:r>
        <w:t>It is somewhat sad to write the ending of this acknowledgement</w:t>
      </w:r>
      <w:r w:rsidR="003E5A1A">
        <w:t xml:space="preserve"> as</w:t>
      </w:r>
      <w:r w:rsidR="003C672A">
        <w:t xml:space="preserve"> it holds</w:t>
      </w:r>
      <w:r w:rsidR="003E5A1A">
        <w:t xml:space="preserve"> some</w:t>
      </w:r>
      <w:r w:rsidR="003C672A">
        <w:t xml:space="preserve"> connotations of an “end”</w:t>
      </w:r>
      <w:r>
        <w:t xml:space="preserve">. </w:t>
      </w:r>
      <w:r w:rsidR="003E5A1A">
        <w:t>However,</w:t>
      </w:r>
      <w:r>
        <w:t xml:space="preserve"> I rejoice by the fact that </w:t>
      </w:r>
      <w:r w:rsidR="003C672A">
        <w:t xml:space="preserve">I am still connected to </w:t>
      </w:r>
      <w:r w:rsidR="003E5A1A">
        <w:t xml:space="preserve">everyone mentioned here </w:t>
      </w:r>
      <w:r w:rsidR="003C672A">
        <w:t xml:space="preserve">and will find new </w:t>
      </w:r>
      <w:r w:rsidR="003E5A1A">
        <w:t xml:space="preserve">opportunities to remain close to them. </w:t>
      </w:r>
      <w:r w:rsidR="004D242F">
        <w:t>Thank you.</w:t>
      </w:r>
      <w:bookmarkStart w:id="0" w:name="_GoBack"/>
      <w:bookmarkEnd w:id="0"/>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1" w:name="_Hlk12024214"/>
      <w:bookmarkStart w:id="2" w:name="_Hlk12024264"/>
      <w:bookmarkStart w:id="3" w:name="_Toc12364363"/>
      <w:r w:rsidRPr="00662469">
        <w:lastRenderedPageBreak/>
        <w:t>Introduction</w:t>
      </w:r>
      <w:bookmarkEnd w:id="3"/>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451DB47E"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w:t>
      </w:r>
      <w:r w:rsidR="009977F9">
        <w:t>,</w:t>
      </w:r>
      <w:r w:rsidR="00625879" w:rsidRPr="00E44FB9">
        <w:t xml:space="preserve">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w:t>
      </w:r>
      <w:r w:rsidR="00301A37" w:rsidRPr="00E44FB9">
        <w:lastRenderedPageBreak/>
        <w:t>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Herein lies my long term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r w:rsidR="00DE3300">
        <w:t>Structured in three essays,</w:t>
      </w:r>
      <w:r w:rsidR="00E60C3F" w:rsidRPr="00E44FB9">
        <w:t xml:space="preserve"> </w:t>
      </w:r>
      <w:r w:rsidR="00DE3300">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xml:space="preserve">, and c) community ideologies. </w:t>
      </w:r>
    </w:p>
    <w:p w14:paraId="0E5245BD" w14:textId="28A56E15" w:rsidR="00523439" w:rsidRDefault="00DE3300" w:rsidP="0078285B">
      <w:r>
        <w:t>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E60C3F">
        <w:t>Second, g</w:t>
      </w:r>
      <w:r w:rsidR="00F82EDF" w:rsidRPr="00E44FB9">
        <w:t xml:space="preserve">athered around 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w:t>
      </w:r>
      <w:r w:rsidR="00941EF8" w:rsidRPr="00E44FB9">
        <w:lastRenderedPageBreak/>
        <w:t xml:space="preserve">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 xml:space="preserve">Howison and Crowston (2014) and Lindberg et al. </w:t>
      </w:r>
      <w:r w:rsidR="00B5284B">
        <w:rPr>
          <w:rFonts w:eastAsia="MS Mincho"/>
          <w:noProof/>
        </w:rPr>
        <w:lastRenderedPageBreak/>
        <w:t>(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w:t>
      </w:r>
      <w:r w:rsidR="00F849F4">
        <w:lastRenderedPageBreak/>
        <w:t xml:space="preserve">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 xml:space="preserve">(Suddaby </w:t>
      </w:r>
      <w:r w:rsidR="008555E2" w:rsidRPr="008555E2">
        <w:rPr>
          <w:noProof/>
        </w:rPr>
        <w:lastRenderedPageBreak/>
        <w:t>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4" w:name="_Toc12364364"/>
      <w:r w:rsidRPr="00662469">
        <w:t>Structure of The Dissertation</w:t>
      </w:r>
      <w:bookmarkEnd w:id="4"/>
    </w:p>
    <w:p w14:paraId="5CE18F79" w14:textId="19CB4B05"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lastRenderedPageBreak/>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xml:space="preserve">, this essay studies the influence of source code access restrictions imposed </w:t>
      </w:r>
      <w:r w:rsidRPr="00F9379A">
        <w:lastRenderedPageBreak/>
        <w:t>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1"/>
      <w:r w:rsidR="00534AD6" w:rsidRPr="009D1CBA">
        <w:rPr>
          <w:rStyle w:val="ListLabel2"/>
        </w:rPr>
        <w:lastRenderedPageBreak/>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5"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5"/>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534AD6">
            <w:pPr>
              <w:numPr>
                <w:ilvl w:val="0"/>
                <w:numId w:val="2"/>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6"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lastRenderedPageBreak/>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lastRenderedPageBreak/>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lastRenderedPageBreak/>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lastRenderedPageBreak/>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364365"/>
      <w:bookmarkEnd w:id="2"/>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36436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Hlk516480427"/>
      <w:bookmarkStart w:id="10" w:name="_Toc12364367"/>
      <w:r w:rsidRPr="0078285B">
        <w:lastRenderedPageBreak/>
        <w:t>Introduction</w:t>
      </w:r>
      <w:bookmarkEnd w:id="10"/>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36436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36436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36437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4"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36437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6"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7"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6"/>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8"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364372"/>
      <w:r w:rsidRPr="00A655DD">
        <w:t>Construct Development</w:t>
      </w:r>
      <w:bookmarkEnd w:id="19"/>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36437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36437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2  details the approach we used to operationalize versions using the GitHub project log data. </w:t>
      </w:r>
    </w:p>
    <w:p w14:paraId="19D5303A" w14:textId="09380B83" w:rsidR="00A655DD" w:rsidRPr="00A655DD" w:rsidRDefault="00A655DD" w:rsidP="000533DC">
      <w:pPr>
        <w:pStyle w:val="Heading3"/>
      </w:pPr>
      <w:bookmarkStart w:id="22" w:name="_Toc1236437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3"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36437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36437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36437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36437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36438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9"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0"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36438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7"/>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36438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8"/>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3"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364383"/>
      <w:r w:rsidRPr="004E56C9">
        <w:t>Negative Binomial Regression Model</w:t>
      </w:r>
      <w:bookmarkEnd w:id="34"/>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364384"/>
      <w:r w:rsidRPr="007B1ED8">
        <w:t>Supplementary Analyses for Robustness</w:t>
      </w:r>
      <w:bookmarkEnd w:id="35"/>
    </w:p>
    <w:p w14:paraId="0C50EAB1" w14:textId="08E257E7" w:rsidR="00487DA1" w:rsidRPr="00D875D4" w:rsidRDefault="00487DA1" w:rsidP="000533DC">
      <w:pPr>
        <w:pStyle w:val="Heading3"/>
      </w:pPr>
      <w:bookmarkStart w:id="36" w:name="_Toc1236438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36438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8"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8"/>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9" w:name="_Toc12364387"/>
      <w:r>
        <w:t>Test for Nature and Treatment of Data – Falsification Test</w:t>
      </w:r>
      <w:bookmarkEnd w:id="39"/>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40"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40"/>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1" w:name="_Toc1236438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9"/>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364389"/>
      <w:r w:rsidRPr="00AF3C13">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36439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364391"/>
      <w:r>
        <w:lastRenderedPageBreak/>
        <w:t>Essay 2</w:t>
      </w:r>
      <w:r w:rsidR="00BB2A8A">
        <w:t>: Team Composition and Governance</w:t>
      </w:r>
      <w:bookmarkEnd w:id="44"/>
    </w:p>
    <w:p w14:paraId="40B139EF" w14:textId="77777777" w:rsidR="00C64FE1" w:rsidRDefault="00C64FE1" w:rsidP="000533DC">
      <w:pPr>
        <w:pStyle w:val="Heading2"/>
      </w:pPr>
      <w:bookmarkStart w:id="45" w:name="_Toc12364392"/>
      <w:r>
        <w:t>Abstract</w:t>
      </w:r>
      <w:bookmarkEnd w:id="45"/>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36439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36439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36439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36439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36439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364398"/>
      <w:r>
        <w:t>Theory and Hypotheses</w:t>
      </w:r>
      <w:bookmarkEnd w:id="109"/>
    </w:p>
    <w:p w14:paraId="424B6F6C" w14:textId="501C3F6C" w:rsidR="008A5970" w:rsidRDefault="008A5970" w:rsidP="000533DC">
      <w:pPr>
        <w:pStyle w:val="Heading3"/>
      </w:pPr>
      <w:bookmarkStart w:id="110" w:name="_Toc1236439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36440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0"/>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1"/>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36440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36440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36440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2"/>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36440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36440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36440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36440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36440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36440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36441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36441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3"/>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364412"/>
      <w:r>
        <w:lastRenderedPageBreak/>
        <w:t>Essay 3</w:t>
      </w:r>
      <w:r w:rsidR="002A3B68">
        <w:t>: Community Ideologies</w:t>
      </w:r>
      <w:bookmarkEnd w:id="177"/>
    </w:p>
    <w:p w14:paraId="6A6AD37A" w14:textId="4D44EDC3" w:rsidR="00AF048A" w:rsidRDefault="00AF048A" w:rsidP="000533DC">
      <w:pPr>
        <w:pStyle w:val="Heading2"/>
      </w:pPr>
      <w:bookmarkStart w:id="178" w:name="_Toc12364413"/>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364414"/>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364415"/>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36441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36441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364418"/>
      <w:r w:rsidRPr="00D7318A">
        <w:rPr>
          <w:lang w:val="en-IN"/>
        </w:rPr>
        <w:t>Theory and Hypothesis</w:t>
      </w:r>
      <w:bookmarkEnd w:id="183"/>
    </w:p>
    <w:p w14:paraId="5E95A141" w14:textId="3C033B25" w:rsidR="00B17D27" w:rsidRPr="00927AB5" w:rsidRDefault="00B17D27" w:rsidP="00927AB5">
      <w:pPr>
        <w:rPr>
          <w:b/>
          <w:bCs/>
        </w:rPr>
      </w:pPr>
      <w:bookmarkStart w:id="184" w:name="_Toc1236441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36442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4"/>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36442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364422"/>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36442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36442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364425"/>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36442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36442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6442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0AE0CAE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are found 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7C527EC4"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 xml:space="preserve">From the standpoint of coordination theories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we contribute to our understanding of the mechanisms through which  access restrictions mitigate coordination challenges and 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coordination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1BB5755D" w:rsidR="00500211" w:rsidRDefault="005321DD" w:rsidP="003A5623">
      <w:r>
        <w:t xml:space="preserve">Building </w:t>
      </w:r>
      <w:r w:rsidR="00C25060">
        <w:t>on</w:t>
      </w:r>
      <w:r>
        <w:t xml:space="preserve"> existing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xml:space="preserve">, this 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over 4000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 corporate-community landscap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and </w:t>
      </w:r>
      <w:r w:rsidR="00864122">
        <w:t>describing the</w:t>
      </w:r>
      <w:r w:rsidR="0086639B" w:rsidRPr="00DD5B47">
        <w:t xml:space="preserve"> </w:t>
      </w:r>
      <w:r w:rsidR="00864122">
        <w:t>need for careful</w:t>
      </w:r>
      <w:r w:rsidR="00C25060">
        <w:t xml:space="preserve"> alignment 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w:t>
      </w:r>
      <w:r w:rsidR="0011576F">
        <w:rPr>
          <w:rFonts w:cs="Times"/>
        </w:rPr>
        <w:lastRenderedPageBreak/>
        <w:t xml:space="preserve">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3BB9AC92" w:rsidR="0066187D" w:rsidRDefault="00F857C4" w:rsidP="003A5623">
      <w:pPr>
        <w:rPr>
          <w:rFonts w:eastAsia="SimSun"/>
        </w:rPr>
      </w:pPr>
      <w:r>
        <w:t xml:space="preserve">The </w:t>
      </w:r>
      <w:r w:rsidR="00764531">
        <w:t xml:space="preserve">three </w:t>
      </w:r>
      <w:r>
        <w:t>essays attempt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lastRenderedPageBreak/>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6B431659" w:rsidR="00440033" w:rsidRDefault="00440033" w:rsidP="00440033">
      <w:r>
        <w:t>In relation to the work structures, my future research will look towards understanding how non-IS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789CB2AE" w:rsidR="00440033" w:rsidRDefault="00440033" w:rsidP="00440033">
      <w:r>
        <w:t xml:space="preserve">Regarding governance structures, my future work will 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w:t>
      </w:r>
      <w:r>
        <w:lastRenderedPageBreak/>
        <w:t>understand FLOSS projects better but also provide the necessary background to inform how non-IS organizations can govern their projects when they adopt a FLOSS approach to development.</w:t>
      </w:r>
    </w:p>
    <w:p w14:paraId="62793BA3" w14:textId="760E0376" w:rsidR="00745089" w:rsidRDefault="00440033" w:rsidP="00440033">
      <w:r>
        <w:t>Th</w:t>
      </w:r>
      <w:r w:rsidR="00116B38">
        <w:t>e findings of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5303D"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5303D"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C32C8" w14:textId="77777777" w:rsidR="00BA4AC1" w:rsidRDefault="00BA4AC1" w:rsidP="0078285B">
      <w:r>
        <w:separator/>
      </w:r>
    </w:p>
  </w:endnote>
  <w:endnote w:type="continuationSeparator" w:id="0">
    <w:p w14:paraId="46180DB3" w14:textId="77777777" w:rsidR="00BA4AC1" w:rsidRDefault="00BA4AC1"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D15CB8" w:rsidRDefault="00D15CB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15CB8" w:rsidRDefault="00D15CB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CB1AAF" w14:textId="77777777" w:rsidR="00BA4AC1" w:rsidRDefault="00BA4AC1" w:rsidP="0078285B">
      <w:r>
        <w:separator/>
      </w:r>
    </w:p>
  </w:footnote>
  <w:footnote w:type="continuationSeparator" w:id="0">
    <w:p w14:paraId="35CD3C12" w14:textId="77777777" w:rsidR="00BA4AC1" w:rsidRDefault="00BA4AC1" w:rsidP="0078285B">
      <w:r>
        <w:continuationSeparator/>
      </w:r>
    </w:p>
  </w:footnote>
  <w:footnote w:id="1">
    <w:p w14:paraId="0EEBF138" w14:textId="6AD4194B" w:rsidR="00D15CB8" w:rsidRPr="00586BDE" w:rsidRDefault="00D15CB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15CB8" w:rsidRPr="0064192A" w:rsidRDefault="00D15CB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D15CB8" w:rsidRPr="00C21177" w:rsidRDefault="00D15CB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D15CB8" w:rsidRPr="00324FA6" w:rsidRDefault="00D15CB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D15CB8" w:rsidRPr="00C132ED" w:rsidRDefault="00D15CB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D6C073A" w14:textId="77777777" w:rsidR="00D15CB8" w:rsidRDefault="00D15CB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7">
    <w:p w14:paraId="2C53724E" w14:textId="77777777" w:rsidR="00D15CB8" w:rsidRPr="0019773D" w:rsidRDefault="00D15CB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8">
    <w:p w14:paraId="1854F214" w14:textId="350DCB5A" w:rsidR="00D15CB8" w:rsidRPr="0019773D" w:rsidRDefault="00D15CB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15CB8" w:rsidRPr="0019773D" w:rsidRDefault="00D15CB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15CB8" w:rsidRPr="0019773D" w:rsidRDefault="00D15CB8" w:rsidP="00AF3C13">
      <w:pPr>
        <w:pStyle w:val="NoSpacing"/>
        <w:spacing w:after="0" w:line="276" w:lineRule="auto"/>
        <w:rPr>
          <w:b w:val="0"/>
          <w:sz w:val="18"/>
          <w:szCs w:val="18"/>
        </w:rPr>
      </w:pPr>
      <w:r w:rsidRPr="0019773D">
        <w:rPr>
          <w:b w:val="0"/>
          <w:sz w:val="18"/>
          <w:szCs w:val="18"/>
        </w:rPr>
        <w:t>where</w:t>
      </w:r>
    </w:p>
    <w:p w14:paraId="2F5762CE" w14:textId="77777777" w:rsidR="00D15CB8" w:rsidRPr="0019773D" w:rsidRDefault="00D15CB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15CB8" w:rsidRPr="00A345FC" w:rsidRDefault="00D15CB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9">
    <w:p w14:paraId="3607A2EC" w14:textId="77777777" w:rsidR="00D15CB8" w:rsidRDefault="00D15CB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15CB8" w:rsidRPr="001C0DA1" w:rsidRDefault="00D15CB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0">
    <w:p w14:paraId="453FDE9E" w14:textId="77777777" w:rsidR="00D15CB8" w:rsidRPr="00691C80" w:rsidRDefault="00D15CB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1">
    <w:p w14:paraId="3E4C279E" w14:textId="77777777" w:rsidR="00D15CB8" w:rsidRPr="0040541A" w:rsidRDefault="00D15CB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2">
    <w:p w14:paraId="7102B6C6" w14:textId="77777777" w:rsidR="00D15CB8" w:rsidRPr="00793F8C" w:rsidRDefault="00D15CB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3">
    <w:p w14:paraId="669A1616" w14:textId="77777777" w:rsidR="00D15CB8" w:rsidRPr="00294EDC" w:rsidRDefault="00D15CB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4">
    <w:p w14:paraId="5F8B7240" w14:textId="77777777" w:rsidR="00D15CB8" w:rsidRPr="009B555F" w:rsidRDefault="00D15CB8"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10AE"/>
    <w:rsid w:val="0003137C"/>
    <w:rsid w:val="00037B84"/>
    <w:rsid w:val="000458FE"/>
    <w:rsid w:val="00046793"/>
    <w:rsid w:val="00050114"/>
    <w:rsid w:val="00052107"/>
    <w:rsid w:val="00052AC1"/>
    <w:rsid w:val="0005303D"/>
    <w:rsid w:val="000533DC"/>
    <w:rsid w:val="00053F35"/>
    <w:rsid w:val="000662E3"/>
    <w:rsid w:val="00070C72"/>
    <w:rsid w:val="00073FDB"/>
    <w:rsid w:val="00077010"/>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7006"/>
    <w:rsid w:val="00107C9B"/>
    <w:rsid w:val="001126A1"/>
    <w:rsid w:val="001144BB"/>
    <w:rsid w:val="0011576F"/>
    <w:rsid w:val="00116B1E"/>
    <w:rsid w:val="00116B38"/>
    <w:rsid w:val="00121679"/>
    <w:rsid w:val="00122151"/>
    <w:rsid w:val="001266FD"/>
    <w:rsid w:val="00135DA3"/>
    <w:rsid w:val="001406EF"/>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C0AE0"/>
    <w:rsid w:val="001C4C6F"/>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277B1"/>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E2536"/>
    <w:rsid w:val="002E6285"/>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082E"/>
    <w:rsid w:val="00350BDE"/>
    <w:rsid w:val="00356F98"/>
    <w:rsid w:val="00361034"/>
    <w:rsid w:val="00370851"/>
    <w:rsid w:val="003755A5"/>
    <w:rsid w:val="00377F57"/>
    <w:rsid w:val="00384A76"/>
    <w:rsid w:val="00384CFB"/>
    <w:rsid w:val="0038678F"/>
    <w:rsid w:val="003937B0"/>
    <w:rsid w:val="003A127E"/>
    <w:rsid w:val="003A369A"/>
    <w:rsid w:val="003A408B"/>
    <w:rsid w:val="003A4C23"/>
    <w:rsid w:val="003A5623"/>
    <w:rsid w:val="003A5F2D"/>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60B8"/>
    <w:rsid w:val="004C0517"/>
    <w:rsid w:val="004C2DDF"/>
    <w:rsid w:val="004C4614"/>
    <w:rsid w:val="004D194B"/>
    <w:rsid w:val="004D1CA8"/>
    <w:rsid w:val="004D242F"/>
    <w:rsid w:val="004D7FB5"/>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32C7"/>
    <w:rsid w:val="0059349A"/>
    <w:rsid w:val="00593F81"/>
    <w:rsid w:val="00594A3C"/>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48D"/>
    <w:rsid w:val="00655A47"/>
    <w:rsid w:val="0066187D"/>
    <w:rsid w:val="00662469"/>
    <w:rsid w:val="00670FCF"/>
    <w:rsid w:val="006806F7"/>
    <w:rsid w:val="006866FF"/>
    <w:rsid w:val="00691C80"/>
    <w:rsid w:val="00694565"/>
    <w:rsid w:val="006A1B7F"/>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373F"/>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66F53"/>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E1A92"/>
    <w:rsid w:val="007E6CE0"/>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122"/>
    <w:rsid w:val="008643BC"/>
    <w:rsid w:val="008644FB"/>
    <w:rsid w:val="00864F75"/>
    <w:rsid w:val="0086639B"/>
    <w:rsid w:val="008718F4"/>
    <w:rsid w:val="00873606"/>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79EA"/>
    <w:rsid w:val="00A96B2D"/>
    <w:rsid w:val="00AB5CFD"/>
    <w:rsid w:val="00AC4DB7"/>
    <w:rsid w:val="00AD785C"/>
    <w:rsid w:val="00AF048A"/>
    <w:rsid w:val="00AF1D34"/>
    <w:rsid w:val="00AF3C13"/>
    <w:rsid w:val="00B01036"/>
    <w:rsid w:val="00B03214"/>
    <w:rsid w:val="00B03989"/>
    <w:rsid w:val="00B05AC2"/>
    <w:rsid w:val="00B11FF7"/>
    <w:rsid w:val="00B131B2"/>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317F"/>
    <w:rsid w:val="00BA4AC1"/>
    <w:rsid w:val="00BA7992"/>
    <w:rsid w:val="00BB08F8"/>
    <w:rsid w:val="00BB172B"/>
    <w:rsid w:val="00BB2A8A"/>
    <w:rsid w:val="00BB40B8"/>
    <w:rsid w:val="00BB5149"/>
    <w:rsid w:val="00BC4419"/>
    <w:rsid w:val="00BC6521"/>
    <w:rsid w:val="00BD1413"/>
    <w:rsid w:val="00BD2CCA"/>
    <w:rsid w:val="00BD52D4"/>
    <w:rsid w:val="00BE1C2C"/>
    <w:rsid w:val="00BF2C9B"/>
    <w:rsid w:val="00BF3F32"/>
    <w:rsid w:val="00BF76C0"/>
    <w:rsid w:val="00BF7F29"/>
    <w:rsid w:val="00C10A3B"/>
    <w:rsid w:val="00C17468"/>
    <w:rsid w:val="00C21177"/>
    <w:rsid w:val="00C25060"/>
    <w:rsid w:val="00C272D6"/>
    <w:rsid w:val="00C34CC0"/>
    <w:rsid w:val="00C35DE0"/>
    <w:rsid w:val="00C3760C"/>
    <w:rsid w:val="00C40FB1"/>
    <w:rsid w:val="00C41B70"/>
    <w:rsid w:val="00C43A79"/>
    <w:rsid w:val="00C4437B"/>
    <w:rsid w:val="00C44AE5"/>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10210"/>
    <w:rsid w:val="00D13F50"/>
    <w:rsid w:val="00D15CB8"/>
    <w:rsid w:val="00D23885"/>
    <w:rsid w:val="00D25B5F"/>
    <w:rsid w:val="00D42637"/>
    <w:rsid w:val="00D42795"/>
    <w:rsid w:val="00D45DBD"/>
    <w:rsid w:val="00D46B53"/>
    <w:rsid w:val="00D50C59"/>
    <w:rsid w:val="00D51C7B"/>
    <w:rsid w:val="00D5216F"/>
    <w:rsid w:val="00D532EA"/>
    <w:rsid w:val="00D55A0A"/>
    <w:rsid w:val="00D564CF"/>
    <w:rsid w:val="00D56A8D"/>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A5CA9"/>
    <w:rsid w:val="00FB02BD"/>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C9A07B-5B38-4B31-996D-463EA0022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7</TotalTime>
  <Pages>156</Pages>
  <Words>258928</Words>
  <Characters>1794373</Characters>
  <Application>Microsoft Office Word</Application>
  <DocSecurity>0</DocSecurity>
  <Lines>49843</Lines>
  <Paragraphs>3233</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50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99</cp:revision>
  <cp:lastPrinted>2007-01-24T08:32:00Z</cp:lastPrinted>
  <dcterms:created xsi:type="dcterms:W3CDTF">2019-06-20T17:48:00Z</dcterms:created>
  <dcterms:modified xsi:type="dcterms:W3CDTF">2019-06-27T09:07: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